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3312332E"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an XQuery module and script for searching the LDT and PROIEL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1"/>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0C699535"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i.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r>
        <w:rPr>
          <w:rFonts w:ascii="Garamond" w:hAnsi="Garamond"/>
          <w:i/>
          <w:iCs/>
          <w:sz w:val="24"/>
          <w:szCs w:val="24"/>
        </w:rPr>
        <w:t xml:space="preserve">hortari </w:t>
      </w:r>
      <w:r>
        <w:rPr>
          <w:rFonts w:ascii="Garamond" w:hAnsi="Garamond"/>
          <w:sz w:val="24"/>
          <w:szCs w:val="24"/>
        </w:rPr>
        <w:t xml:space="preserve">is used with an </w:t>
      </w:r>
      <w:r>
        <w:rPr>
          <w:rFonts w:ascii="Garamond" w:hAnsi="Garamond"/>
          <w:i/>
          <w:iCs/>
          <w:sz w:val="24"/>
          <w:szCs w:val="24"/>
        </w:rPr>
        <w:t>ut</w:t>
      </w:r>
      <w:r>
        <w:rPr>
          <w:rFonts w:ascii="Garamond" w:hAnsi="Garamond"/>
          <w:sz w:val="24"/>
          <w:szCs w:val="24"/>
        </w:rPr>
        <w:t>-</w:t>
      </w:r>
      <w:r>
        <w:rPr>
          <w:rFonts w:ascii="Garamond" w:hAnsi="Garamond"/>
          <w:sz w:val="24"/>
          <w:szCs w:val="24"/>
        </w:rPr>
        <w:lastRenderedPageBreak/>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contain </w:t>
      </w:r>
    </w:p>
    <w:p w14:paraId="30CA9F88" w14:textId="2FC3E6E8" w:rsidR="00873755" w:rsidRDefault="00873755" w:rsidP="00C90AB8">
      <w:pPr>
        <w:pStyle w:val="ListParagraph"/>
        <w:numPr>
          <w:ilvl w:val="0"/>
          <w:numId w:val="1"/>
        </w:numPr>
        <w:rPr>
          <w:rFonts w:ascii="Garamond" w:hAnsi="Garamond"/>
          <w:sz w:val="24"/>
          <w:szCs w:val="24"/>
        </w:rPr>
      </w:pPr>
      <w:r>
        <w:rPr>
          <w:rFonts w:ascii="Garamond" w:hAnsi="Garamond"/>
          <w:sz w:val="24"/>
          <w:szCs w:val="24"/>
        </w:rPr>
        <w:t>All of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These should be in the far left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columns</w:t>
      </w:r>
      <w:r w:rsidR="00D51407">
        <w:rPr>
          <w:rFonts w:ascii="Garamond" w:hAnsi="Garamond"/>
          <w:sz w:val="24"/>
          <w:szCs w:val="24"/>
        </w:rPr>
        <w:t>, since I want there to be one for each postag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it should have the forms of the two related words on one line, the relation and relationship of each, and also the word ID’s, so they can be found with more info.</w:t>
      </w:r>
    </w:p>
    <w:p w14:paraId="79C3199F" w14:textId="2656CB4E" w:rsidR="00833A22" w:rsidRDefault="00833A22" w:rsidP="00833A22">
      <w:pPr>
        <w:pStyle w:val="ListParagraph"/>
        <w:numPr>
          <w:ilvl w:val="0"/>
          <w:numId w:val="1"/>
        </w:numPr>
        <w:rPr>
          <w:rFonts w:ascii="Garamond" w:hAnsi="Garamond"/>
          <w:sz w:val="24"/>
          <w:szCs w:val="24"/>
        </w:rPr>
      </w:pPr>
      <w:r>
        <w:rPr>
          <w:rFonts w:ascii="Garamond" w:hAnsi="Garamond"/>
          <w:sz w:val="24"/>
          <w:szCs w:val="24"/>
        </w:rPr>
        <w:t>In line with 8), a function for exporting a series of word nodes in plain-tex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Also ha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declare %public function deh:sentence-lengths($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ords := $sentence/word[deh:check-punct(fn:string(@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fn:string(@id)}'&gt;{fn:count($words)}&lt;/count&gt;</w:t>
      </w:r>
    </w:p>
    <w:p w14:paraId="33E5EF52" w14:textId="3D33BD34"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28D10AAF" w14:textId="77777777"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lastRenderedPageBreak/>
        <w:t>The tough decision is whether to leave each treebank in their own format or transfer both over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xqm file for this project (titled agldt_search.xqm). I have currently not decided whether or not to have multiple .xqm files, as it is uncertain whether even XQuery will be necessary. I will either create a separate module for PROIEL’s standard, or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xquery version "3.1";</w:t>
      </w:r>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import module namespace functx = "http://www.functx.com" at "http://www.xqueryfunctions.com/xq/functx-1.0.1-doc.xq";</w:t>
      </w:r>
    </w:p>
    <w:p w14:paraId="56F01595" w14:textId="7F87DF31" w:rsidR="00D3466D" w:rsidRDefault="00D3466D" w:rsidP="00D3466D">
      <w:pPr>
        <w:rPr>
          <w:rFonts w:ascii="Garamond" w:hAnsi="Garamond"/>
          <w:sz w:val="24"/>
          <w:szCs w:val="24"/>
        </w:rPr>
      </w:pPr>
      <w:r>
        <w:rPr>
          <w:rFonts w:ascii="Garamond" w:hAnsi="Garamond"/>
          <w:sz w:val="24"/>
          <w:szCs w:val="24"/>
        </w:rPr>
        <w:t>The Xquery version and module namespace’s obligatory status should be obvious (the namespace gives a handle for us to import the module and reference the functions). We use several of the helpful FunctX functions here, so I have imported it in this .xqm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C14632D"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deh:postag-andSearch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END deh:postag-andSearch AND DEPENDENCIES--------------------------:)</w:t>
      </w:r>
    </w:p>
    <w:p w14:paraId="53A58D4C" w14:textId="724320E4" w:rsidR="006D552D" w:rsidRP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0D91BFD6" w14:textId="2408C212" w:rsidR="00833A22" w:rsidRDefault="00833A22" w:rsidP="00833A22">
      <w:pPr>
        <w:rPr>
          <w:rFonts w:ascii="Garamond" w:hAnsi="Garamond"/>
          <w:sz w:val="24"/>
          <w:szCs w:val="24"/>
        </w:rPr>
      </w:pPr>
      <w:r>
        <w:rPr>
          <w:rFonts w:ascii="Garamond" w:hAnsi="Garamond"/>
          <w:sz w:val="24"/>
          <w:szCs w:val="24"/>
        </w:rPr>
        <w:t>deh:mark-node:</w:t>
      </w:r>
    </w:p>
    <w:p w14:paraId="3D4A986E" w14:textId="3EE5963C" w:rsidR="00833A22" w:rsidRPr="00833A22" w:rsidRDefault="00833A22" w:rsidP="00833A22">
      <w:pPr>
        <w:pStyle w:val="ListParagraph"/>
        <w:numPr>
          <w:ilvl w:val="0"/>
          <w:numId w:val="2"/>
        </w:numPr>
        <w:rPr>
          <w:rFonts w:ascii="Garamond" w:hAnsi="Garamond"/>
          <w:sz w:val="24"/>
          <w:szCs w:val="24"/>
        </w:rPr>
      </w:pPr>
      <w:r>
        <w:rPr>
          <w:rFonts w:ascii="Garamond" w:hAnsi="Garamond"/>
          <w:sz w:val="24"/>
          <w:szCs w:val="24"/>
        </w:rPr>
        <w:t>Takes an LDT node, and adds the document URI and sentence ID</w:t>
      </w:r>
    </w:p>
    <w:sectPr w:rsidR="00833A22" w:rsidRPr="00833A22" w:rsidSect="00AD7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45F6A" w14:textId="77777777" w:rsidR="009219ED" w:rsidRDefault="009219ED" w:rsidP="00F4453A">
      <w:pPr>
        <w:spacing w:after="0" w:line="240" w:lineRule="auto"/>
      </w:pPr>
      <w:r>
        <w:separator/>
      </w:r>
    </w:p>
  </w:endnote>
  <w:endnote w:type="continuationSeparator" w:id="0">
    <w:p w14:paraId="5350684A" w14:textId="77777777" w:rsidR="009219ED" w:rsidRDefault="009219ED"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A6FB1" w14:textId="77777777" w:rsidR="009219ED" w:rsidRDefault="009219ED" w:rsidP="00F4453A">
      <w:pPr>
        <w:spacing w:after="0" w:line="240" w:lineRule="auto"/>
      </w:pPr>
      <w:r>
        <w:separator/>
      </w:r>
    </w:p>
  </w:footnote>
  <w:footnote w:type="continuationSeparator" w:id="0">
    <w:p w14:paraId="4236FC83" w14:textId="77777777" w:rsidR="009219ED" w:rsidRDefault="009219ED" w:rsidP="00F4453A">
      <w:pPr>
        <w:spacing w:after="0" w:line="240" w:lineRule="auto"/>
      </w:pPr>
      <w:r>
        <w:continuationSeparator/>
      </w:r>
    </w:p>
  </w:footnote>
  <w:footnote w:id="1">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0"/>
  </w:num>
  <w:num w:numId="2" w16cid:durableId="1404256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552AB"/>
    <w:rsid w:val="00080EC0"/>
    <w:rsid w:val="002541B5"/>
    <w:rsid w:val="00326A6C"/>
    <w:rsid w:val="00436741"/>
    <w:rsid w:val="004418DD"/>
    <w:rsid w:val="004B601A"/>
    <w:rsid w:val="004E2159"/>
    <w:rsid w:val="00527463"/>
    <w:rsid w:val="005B48FE"/>
    <w:rsid w:val="006D552D"/>
    <w:rsid w:val="007C1390"/>
    <w:rsid w:val="00833A22"/>
    <w:rsid w:val="00873755"/>
    <w:rsid w:val="009219ED"/>
    <w:rsid w:val="00A47647"/>
    <w:rsid w:val="00A64BFF"/>
    <w:rsid w:val="00AD741F"/>
    <w:rsid w:val="00B01612"/>
    <w:rsid w:val="00B71048"/>
    <w:rsid w:val="00BB37DB"/>
    <w:rsid w:val="00BF4918"/>
    <w:rsid w:val="00C90AB8"/>
    <w:rsid w:val="00D3466D"/>
    <w:rsid w:val="00D51407"/>
    <w:rsid w:val="00E4184D"/>
    <w:rsid w:val="00E76A4A"/>
    <w:rsid w:val="00F4453A"/>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9</TotalTime>
  <Pages>3</Pages>
  <Words>992</Words>
  <Characters>565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3</cp:revision>
  <cp:lastPrinted>2023-06-27T16:19:00Z</cp:lastPrinted>
  <dcterms:created xsi:type="dcterms:W3CDTF">2023-06-27T16:18:00Z</dcterms:created>
  <dcterms:modified xsi:type="dcterms:W3CDTF">2023-06-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